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AA53CD" w:rsidP="00397425">
      <w:pPr>
        <w:pStyle w:val="af1"/>
        <w:spacing w:before="0" w:after="0"/>
      </w:pPr>
      <w:r>
        <w:rPr>
          <w:rFonts w:hint="eastAsia"/>
        </w:rPr>
        <w:t>《运筹学</w:t>
      </w:r>
      <w:r w:rsidR="004533AB">
        <w:rPr>
          <w:rFonts w:hint="eastAsia"/>
        </w:rPr>
        <w:t>通论</w:t>
      </w:r>
      <w:r>
        <w:rPr>
          <w:rFonts w:hint="eastAsia"/>
        </w:rPr>
        <w:t>实验》</w:t>
      </w:r>
      <w:r w:rsidR="00397425"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F02E02" w:rsidRPr="00F02E02" w:rsidRDefault="00397425" w:rsidP="00F02E02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0E4D85" w:rsidRDefault="000E4D85" w:rsidP="00874A2B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A77DED" w:rsidRDefault="00397425" w:rsidP="00D62563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F02E02" w:rsidRPr="00F02E02" w:rsidRDefault="00F02E02" w:rsidP="00F02E02"/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w:r w:rsidRPr="00F5445B">
        <w:rPr>
          <w:noProof/>
          <w:position w:val="-11"/>
        </w:rPr>
        <w:object w:dxaOrig="1891" w:dyaOrig="3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3.5pt;height:16.25pt" o:ole="">
            <v:imagedata r:id="rId8" o:title=""/>
          </v:shape>
          <o:OLEObject Type="Embed" ProgID="Equation.AxMath" ShapeID="_x0000_i1025" DrawAspect="Content" ObjectID="_1583773554" r:id="rId9"/>
        </w:object>
      </w:r>
      <w:r>
        <w:rPr>
          <w:rFonts w:hint="eastAsia"/>
        </w:rPr>
        <w:t>和</w:t>
      </w:r>
      <w:r w:rsidRPr="00F5445B">
        <w:rPr>
          <w:noProof/>
          <w:position w:val="-11"/>
        </w:rPr>
        <w:object w:dxaOrig="1862" w:dyaOrig="330">
          <v:shape id="_x0000_i1026" type="#_x0000_t75" style="width:93.25pt;height:16.25pt" o:ole="">
            <v:imagedata r:id="rId10" o:title=""/>
          </v:shape>
          <o:OLEObject Type="Embed" ProgID="Equation.AxMath" ShapeID="_x0000_i1026" DrawAspect="Content" ObjectID="_1583773555" r:id="rId11"/>
        </w:object>
      </w:r>
      <w:r>
        <w:rPr>
          <w:rFonts w:hint="eastAsia"/>
        </w:rPr>
        <w:t>，求</w:t>
      </w:r>
    </w:p>
    <w:p w:rsidR="00AA53CD" w:rsidRDefault="00A77DED" w:rsidP="00AA53CD">
      <w:pPr>
        <w:pStyle w:val="af8"/>
        <w:numPr>
          <w:ilvl w:val="0"/>
          <w:numId w:val="13"/>
        </w:numPr>
        <w:spacing w:line="240" w:lineRule="atLeast"/>
        <w:ind w:left="777" w:firstLineChars="0" w:hanging="357"/>
      </w:pPr>
      <w:r>
        <w:rPr>
          <w:rFonts w:hint="eastAsia"/>
        </w:rPr>
        <w:t>一组数</w:t>
      </w:r>
      <w:r w:rsidRPr="00F5445B">
        <w:rPr>
          <w:noProof/>
          <w:position w:val="-11"/>
        </w:rPr>
        <w:object w:dxaOrig="1835" w:dyaOrig="330">
          <v:shape id="_x0000_i1027" type="#_x0000_t75" style="width:92.5pt;height:16.25pt" o:ole="">
            <v:imagedata r:id="rId12" o:title=""/>
          </v:shape>
          <o:OLEObject Type="Embed" ProgID="Equation.AxMath" ShapeID="_x0000_i1027" DrawAspect="Content" ObjectID="_1583773556" r:id="rId13"/>
        </w:object>
      </w:r>
      <w:r>
        <w:rPr>
          <w:rFonts w:hint="eastAsia"/>
        </w:rPr>
        <w:t>，其中</w:t>
      </w:r>
    </w:p>
    <w:p w:rsidR="00A77DED" w:rsidRDefault="0036631E" w:rsidP="0036631E">
      <w:pPr>
        <w:spacing w:line="240" w:lineRule="atLeast"/>
        <w:jc w:val="center"/>
      </w:pPr>
      <w:r w:rsidRPr="001B75EC">
        <w:rPr>
          <w:noProof/>
          <w:position w:val="-38"/>
        </w:rPr>
        <w:object w:dxaOrig="3714" w:dyaOrig="886">
          <v:shape id="_x0000_i1028" type="#_x0000_t75" style="width:186pt;height:43pt" o:ole="">
            <v:imagedata r:id="rId14" o:title=""/>
          </v:shape>
          <o:OLEObject Type="Embed" ProgID="Equation.AxMath" ShapeID="_x0000_i1028" DrawAspect="Content" ObjectID="_1583773557" r:id="rId15"/>
        </w:object>
      </w:r>
      <w:r w:rsidR="00A77DED">
        <w:rPr>
          <w:rFonts w:hint="eastAsia"/>
        </w:rPr>
        <w:t>.</w:t>
      </w:r>
    </w:p>
    <w:p w:rsidR="0036631E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</w:p>
    <w:p w:rsidR="0036631E" w:rsidRDefault="0036631E" w:rsidP="0036631E">
      <w:pPr>
        <w:ind w:left="420"/>
      </w:pPr>
    </w:p>
    <w:p w:rsidR="00C60E12" w:rsidRPr="00C60E12" w:rsidRDefault="0036631E" w:rsidP="00302CDC">
      <w:pPr>
        <w:spacing w:line="240" w:lineRule="atLeast"/>
        <w:jc w:val="center"/>
      </w:pPr>
      <w:r w:rsidRPr="0036631E">
        <w:rPr>
          <w:noProof/>
          <w:position w:val="-24"/>
        </w:rPr>
        <w:object w:dxaOrig="3196" w:dyaOrig="591">
          <v:shape id="_x0000_i1029" type="#_x0000_t75" style="width:161pt;height:29.25pt" o:ole="">
            <v:imagedata r:id="rId16" o:title=""/>
          </v:shape>
          <o:OLEObject Type="Embed" ProgID="Equation.AxMath" ShapeID="_x0000_i1029" DrawAspect="Content" ObjectID="_1583773558" r:id="rId17"/>
        </w:object>
      </w:r>
      <w:r w:rsidR="00A77DED">
        <w:t>.</w:t>
      </w:r>
    </w:p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F02E02" w:rsidRPr="00F02E02" w:rsidRDefault="00F02E02" w:rsidP="00F02E02"/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397425" w:rsidRDefault="00F5445B" w:rsidP="001B75EC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F02E02" w:rsidRPr="008647E3" w:rsidRDefault="00F02E02" w:rsidP="00F02E02">
      <w:pPr>
        <w:rPr>
          <w:sz w:val="10"/>
          <w:szCs w:val="10"/>
        </w:rPr>
      </w:pPr>
    </w:p>
    <w:p w:rsidR="0002483A" w:rsidRDefault="00877AA1" w:rsidP="0002483A"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>find the minimal value and all the indexes</w:t>
      </w:r>
    </w:p>
    <w:p w:rsidR="00877AA1" w:rsidRPr="00545756" w:rsidRDefault="008B7AB2" w:rsidP="0002483A">
      <w:r w:rsidRPr="00545756">
        <w:rPr>
          <w:b/>
        </w:rPr>
        <w:t>Input</w:t>
      </w:r>
      <w:r>
        <w:t>:</w:t>
      </w:r>
      <w:r w:rsidR="00545756">
        <w:t xml:space="preserve"> </w:t>
      </w:r>
      <w:r w:rsidR="00D62563">
        <w:tab/>
      </w:r>
      <w:r w:rsidR="00545756">
        <w:rPr>
          <w:rFonts w:hint="eastAsia"/>
        </w:rPr>
        <w:t>two</w:t>
      </w:r>
      <w:r w:rsidR="00545756">
        <w:t xml:space="preserve"> list </w:t>
      </w:r>
      <w:r w:rsidR="00545756" w:rsidRPr="00545756">
        <w:rPr>
          <w:b/>
        </w:rPr>
        <w:t>a</w:t>
      </w:r>
      <w:r w:rsidR="00545756">
        <w:t xml:space="preserve"> and </w:t>
      </w:r>
      <w:r w:rsidR="00545756" w:rsidRPr="00545756">
        <w:rPr>
          <w:b/>
        </w:rPr>
        <w:t>b</w:t>
      </w:r>
      <w:r w:rsidR="00545756">
        <w:t xml:space="preserve"> and their length are n</w:t>
      </w:r>
      <w:r w:rsidR="00804E48">
        <w:t>.</w:t>
      </w:r>
    </w:p>
    <w:p w:rsidR="008B7AB2" w:rsidRDefault="008B7AB2" w:rsidP="0002483A"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>list c, whose value is the division of a by b at the same position</w:t>
      </w:r>
      <w:r w:rsidR="00804E48">
        <w:t>; minimal value and their posi</w:t>
      </w:r>
      <w:r w:rsidR="00A554A9">
        <w:rPr>
          <w:rFonts w:hint="eastAsia"/>
        </w:rPr>
        <w:t>ti</w:t>
      </w:r>
      <w:r w:rsidR="00804E48">
        <w:t>ons.</w:t>
      </w:r>
    </w:p>
    <w:p w:rsidR="008B7AB2" w:rsidRPr="00545756" w:rsidRDefault="008B7AB2" w:rsidP="0002483A">
      <w:pPr>
        <w:rPr>
          <w:b/>
        </w:rPr>
      </w:pPr>
      <w:r w:rsidRPr="00545756">
        <w:rPr>
          <w:b/>
        </w:rPr>
        <w:t>Begin</w:t>
      </w:r>
    </w:p>
    <w:p w:rsidR="008B7AB2" w:rsidRDefault="008B7AB2" w:rsidP="00545756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545756">
        <w:t>for i = 0 through n</w:t>
      </w:r>
    </w:p>
    <w:p w:rsidR="001B75EC" w:rsidRDefault="00545756" w:rsidP="0002483A">
      <w:r>
        <w:tab/>
      </w:r>
      <w:r>
        <w:tab/>
      </w:r>
      <w:r w:rsidR="001B75EC">
        <w:tab/>
        <w:t>if b[i</w:t>
      </w:r>
      <w:proofErr w:type="gramStart"/>
      <w:r w:rsidR="001B75EC">
        <w:t>] !</w:t>
      </w:r>
      <w:proofErr w:type="gramEnd"/>
      <w:r w:rsidR="001B75EC">
        <w:t>= 0</w:t>
      </w:r>
    </w:p>
    <w:p w:rsidR="00545756" w:rsidRDefault="001B75EC" w:rsidP="0002483A">
      <w:r>
        <w:tab/>
      </w:r>
      <w:r>
        <w:tab/>
      </w:r>
      <w:r>
        <w:tab/>
      </w:r>
      <w:r w:rsidR="00D62563">
        <w:tab/>
      </w:r>
      <w:r w:rsidR="00A554A9">
        <w:t>c[</w:t>
      </w:r>
      <w:r w:rsidR="00545756" w:rsidRPr="00A554A9">
        <w:t>i</w:t>
      </w:r>
      <w:r w:rsidR="00A554A9">
        <w:t>]</w:t>
      </w:r>
      <w:r w:rsidR="00545756" w:rsidRPr="00A554A9">
        <w:t xml:space="preserve"> = a</w:t>
      </w:r>
      <w:r w:rsidR="00A554A9">
        <w:t>[</w:t>
      </w:r>
      <w:r w:rsidR="00545756" w:rsidRPr="00A554A9">
        <w:t>i</w:t>
      </w:r>
      <w:r w:rsidR="00A554A9">
        <w:t>]</w:t>
      </w:r>
      <w:r w:rsidR="00545756" w:rsidRPr="00A554A9">
        <w:t xml:space="preserve"> / b</w:t>
      </w:r>
      <w:r w:rsidR="00A554A9">
        <w:t>[</w:t>
      </w:r>
      <w:r w:rsidR="00545756" w:rsidRPr="00A554A9">
        <w:t>i</w:t>
      </w:r>
      <w:r w:rsidR="00A554A9">
        <w:t>]</w:t>
      </w:r>
    </w:p>
    <w:p w:rsidR="001B75EC" w:rsidRDefault="001B75EC" w:rsidP="0002483A">
      <w:r>
        <w:tab/>
      </w:r>
      <w:r>
        <w:tab/>
      </w:r>
      <w:r>
        <w:tab/>
        <w:t>else</w:t>
      </w:r>
    </w:p>
    <w:p w:rsidR="00302CDC" w:rsidRDefault="001B75EC" w:rsidP="0002483A">
      <w:pPr>
        <w:sectPr w:rsidR="00302CDC" w:rsidSect="001A78E4">
          <w:footerReference w:type="default" r:id="rId18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/>
        </w:sectPr>
      </w:pPr>
      <w:r>
        <w:tab/>
      </w:r>
      <w:r>
        <w:tab/>
      </w:r>
      <w:r>
        <w:tab/>
      </w:r>
      <w:r>
        <w:tab/>
        <w:t>c[i] = NaN</w:t>
      </w:r>
    </w:p>
    <w:p w:rsidR="00804E48" w:rsidRPr="00302CDC" w:rsidRDefault="00804E48" w:rsidP="0002483A">
      <w:r>
        <w:lastRenderedPageBreak/>
        <w:tab/>
      </w:r>
      <w:r w:rsidR="00D62563">
        <w:tab/>
      </w:r>
      <w:r>
        <w:t xml:space="preserve">output </w:t>
      </w:r>
      <w:r w:rsidRPr="00804E48">
        <w:rPr>
          <w:b/>
        </w:rPr>
        <w:t>c</w:t>
      </w:r>
    </w:p>
    <w:p w:rsidR="00D62563" w:rsidRDefault="00545756" w:rsidP="0002483A"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9A3078">
        <w:t xml:space="preserve"> </w:t>
      </w:r>
      <w:r w:rsidR="00D62563">
        <w:tab/>
      </w:r>
      <w:r w:rsidR="009A3078" w:rsidRPr="009A3078">
        <w:rPr>
          <w:b/>
        </w:rPr>
        <w:t>tmp_c</w:t>
      </w:r>
      <w:r w:rsidR="009A3078">
        <w:t xml:space="preserve"> is </w:t>
      </w:r>
      <w:r w:rsidR="004337EB">
        <w:t xml:space="preserve">a </w:t>
      </w:r>
      <w:r w:rsidR="009A3078">
        <w:t xml:space="preserve">set contains all the elements in </w:t>
      </w:r>
      <w:r w:rsidR="009A3078" w:rsidRPr="009A3078">
        <w:rPr>
          <w:b/>
        </w:rPr>
        <w:t>c</w:t>
      </w:r>
      <w:r w:rsidR="009A3078">
        <w:t xml:space="preserve"> whose b[i] &gt; 0; </w:t>
      </w:r>
    </w:p>
    <w:p w:rsidR="008B7AB2" w:rsidRDefault="009A3078" w:rsidP="00D62563">
      <w:pPr>
        <w:ind w:left="709" w:firstLine="709"/>
      </w:pPr>
      <w:r>
        <w:t xml:space="preserve">sort </w:t>
      </w:r>
      <w:r w:rsidRPr="009A3078">
        <w:rPr>
          <w:b/>
        </w:rPr>
        <w:t>tmp_c</w:t>
      </w:r>
      <w:r w:rsidRPr="009A3078">
        <w:t xml:space="preserve"> </w:t>
      </w:r>
      <w:r>
        <w:t xml:space="preserve">incrementally, set tmp = </w:t>
      </w:r>
      <w:r w:rsidRPr="00B976E7">
        <w:rPr>
          <w:b/>
        </w:rPr>
        <w:t>tmp_</w:t>
      </w:r>
      <w:proofErr w:type="gramStart"/>
      <w:r w:rsidRPr="00B976E7">
        <w:rPr>
          <w:b/>
        </w:rPr>
        <w:t>c</w:t>
      </w:r>
      <w:r>
        <w:t>[</w:t>
      </w:r>
      <w:proofErr w:type="gramEnd"/>
      <w:r>
        <w:t>0]</w:t>
      </w:r>
    </w:p>
    <w:p w:rsidR="00545756" w:rsidRDefault="00545756" w:rsidP="0002483A">
      <w:r w:rsidRPr="00545756">
        <w:rPr>
          <w:rFonts w:hint="eastAsia"/>
          <w:b/>
        </w:rPr>
        <w:t>S</w:t>
      </w:r>
      <w:r w:rsidRPr="00545756">
        <w:rPr>
          <w:b/>
        </w:rPr>
        <w:t>tep 3</w:t>
      </w:r>
      <w:r>
        <w:t xml:space="preserve">: </w:t>
      </w:r>
      <w:r w:rsidR="00D62563">
        <w:tab/>
      </w:r>
      <w:r>
        <w:t>for i = 0 through n</w:t>
      </w:r>
    </w:p>
    <w:p w:rsidR="00545756" w:rsidRDefault="00545756" w:rsidP="0002483A">
      <w:r>
        <w:tab/>
      </w:r>
      <w:r>
        <w:tab/>
      </w:r>
      <w:r w:rsidR="00D62563">
        <w:tab/>
      </w:r>
      <w:r>
        <w:t xml:space="preserve">if </w:t>
      </w:r>
      <w:r w:rsidR="00804E48">
        <w:t>c</w:t>
      </w:r>
      <w:r w:rsidR="008B5BF3">
        <w:t>[i]</w:t>
      </w:r>
      <w:r w:rsidR="00804E48">
        <w:t xml:space="preserve"> == </w:t>
      </w:r>
      <w:r w:rsidR="008B5BF3">
        <w:t>a[i]</w:t>
      </w:r>
      <w:r w:rsidR="00A12328">
        <w:t xml:space="preserve"> and b[i] &gt; 0</w:t>
      </w:r>
    </w:p>
    <w:p w:rsidR="00804E48" w:rsidRDefault="00804E48" w:rsidP="0002483A">
      <w:r>
        <w:tab/>
      </w:r>
      <w:r>
        <w:tab/>
      </w:r>
      <w:r>
        <w:tab/>
        <w:t>output i</w:t>
      </w:r>
    </w:p>
    <w:p w:rsidR="007B7F42" w:rsidRDefault="008B7AB2" w:rsidP="0002483A">
      <w:pPr>
        <w:rPr>
          <w:b/>
        </w:rPr>
      </w:pPr>
      <w:r w:rsidRPr="00545756">
        <w:rPr>
          <w:b/>
        </w:rPr>
        <w:t>End</w:t>
      </w:r>
    </w:p>
    <w:p w:rsidR="00D1216C" w:rsidRDefault="00D1216C" w:rsidP="00D1216C"/>
    <w:p w:rsidR="008B7AB2" w:rsidRDefault="008B7AB2" w:rsidP="008B7AB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 id="_x0000_i1030" type="#_x0000_t75" style="width:8.5pt;height:15.5pt" o:ole="">
            <v:imagedata r:id="rId19" o:title=""/>
          </v:shape>
          <o:OLEObject Type="Embed" ProgID="Equation.AxMath" ShapeID="_x0000_i1030" DrawAspect="Content" ObjectID="_1583773559" r:id="rId20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</w:t>
      </w:r>
      <w:bookmarkStart w:id="0" w:name="_GoBack"/>
      <w:bookmarkEnd w:id="0"/>
      <w:r w:rsidR="00A10BBD">
        <w:rPr>
          <w:rFonts w:hint="eastAsia"/>
        </w:rPr>
        <w:t>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 w:rsidR="001A78E4">
        <w:rPr>
          <w:rFonts w:hint="eastAsia"/>
        </w:rPr>
        <w:t>随</w:t>
      </w:r>
      <w:r w:rsidRPr="006E0583">
        <w:rPr>
          <w:rFonts w:hint="eastAsia"/>
        </w:rPr>
        <w:t>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r w:rsidR="001A78E4">
        <w:rPr>
          <w:rFonts w:hint="eastAsia"/>
        </w:rPr>
        <w:t>该索引</w:t>
      </w:r>
      <w:proofErr w:type="gramStart"/>
      <w:r w:rsidR="001A78E4">
        <w:rPr>
          <w:rFonts w:hint="eastAsia"/>
        </w:rPr>
        <w:t>按照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 w:rsidR="001A78E4"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 w:rsidR="00985078">
        <w:rPr>
          <w:rFonts w:hint="eastAsia"/>
        </w:rPr>
        <w:t>如此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 w:rsidR="001A78E4">
        <w:rPr>
          <w:rFonts w:hint="eastAsia"/>
        </w:rPr>
        <w:t>然后</w:t>
      </w:r>
      <w:r w:rsidRPr="006E0583">
        <w:rPr>
          <w:rFonts w:hint="eastAsia"/>
        </w:rPr>
        <w:t>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</w:t>
      </w:r>
      <w:r w:rsidR="00985078">
        <w:rPr>
          <w:rFonts w:hint="eastAsia"/>
        </w:rPr>
        <w:lastRenderedPageBreak/>
        <w:t>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1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1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2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2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3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3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0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1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2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3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3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4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5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6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7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lastRenderedPageBreak/>
              <w:t>48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8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0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1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2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3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4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5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6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7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8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499</w:t>
            </w:r>
          </w:p>
          <w:p w:rsidR="00F4000E" w:rsidRPr="00402D90" w:rsidRDefault="00F4000E" w:rsidP="00F4000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02D90"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02D9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typede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les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02D9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02D9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02D9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402D90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02D9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AA53CD">
      <w:headerReference w:type="default" r:id="rId23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95901" w:rsidRDefault="00795901">
      <w:r>
        <w:separator/>
      </w:r>
    </w:p>
  </w:endnote>
  <w:endnote w:type="continuationSeparator" w:id="0">
    <w:p w:rsidR="00795901" w:rsidRDefault="007959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35405818"/>
      <w:docPartObj>
        <w:docPartGallery w:val="Page Numbers (Bottom of Page)"/>
        <w:docPartUnique/>
      </w:docPartObj>
    </w:sdtPr>
    <w:sdtEndPr/>
    <w:sdtContent>
      <w:sdt>
        <w:sdtPr>
          <w:id w:val="1728636285"/>
          <w:docPartObj>
            <w:docPartGallery w:val="Page Numbers (Top of Page)"/>
            <w:docPartUnique/>
          </w:docPartObj>
        </w:sdtPr>
        <w:sdtEndPr/>
        <w:sdtContent>
          <w:p w:rsidR="00302CDC" w:rsidRDefault="00302CDC">
            <w:pPr>
              <w:pStyle w:val="ae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302CDC" w:rsidRDefault="00302CDC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95901" w:rsidRDefault="00795901">
      <w:r>
        <w:separator/>
      </w:r>
    </w:p>
  </w:footnote>
  <w:footnote w:type="continuationSeparator" w:id="0">
    <w:p w:rsidR="00795901" w:rsidRDefault="0079590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02CDC" w:rsidRDefault="00302CDC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6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header" Target="header1.xml"/><Relationship Id="rId10" Type="http://schemas.openxmlformats.org/officeDocument/2006/relationships/image" Target="media/image2.wmf"/><Relationship Id="rId19" Type="http://schemas.openxmlformats.org/officeDocument/2006/relationships/image" Target="media/image6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A2A725-EF7E-4FB2-B29B-7290BF7EB7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98</TotalTime>
  <Pages>15</Pages>
  <Words>2650</Words>
  <Characters>15106</Characters>
  <Application>Microsoft Office Word</Application>
  <DocSecurity>0</DocSecurity>
  <PresentationFormat/>
  <Lines>125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31</cp:revision>
  <cp:lastPrinted>2018-03-21T11:20:00Z</cp:lastPrinted>
  <dcterms:created xsi:type="dcterms:W3CDTF">2018-03-21T11:07:00Z</dcterms:created>
  <dcterms:modified xsi:type="dcterms:W3CDTF">2018-03-28T12:1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